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4CC97D58" w14:textId="77777777" w:rsidR="00F9444C" w:rsidRDefault="00F9444C">
          <w:pPr>
            <w:pStyle w:val="NoSpacing"/>
          </w:pPr>
          <w:r>
            <w:t>Your Name</w:t>
          </w:r>
        </w:p>
      </w:sdtContent>
    </w:sdt>
    <w:p w14:paraId="68DA8084" w14:textId="77777777" w:rsidR="00E614DD" w:rsidRDefault="00A329A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1814935" w14:textId="77777777" w:rsidR="00E614DD" w:rsidRDefault="00A329A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7E23664" w14:textId="77777777" w:rsidR="0077435C" w:rsidRDefault="0078139B" w:rsidP="0077435C">
      <w:pPr>
        <w:ind w:left="720" w:hanging="720"/>
        <w:jc w:val="center"/>
        <w:rPr>
          <w:rFonts w:asciiTheme="majorHAnsi" w:eastAsiaTheme="majorEastAsia" w:hAnsiTheme="majorHAnsi" w:cstheme="majorBidi"/>
          <w:bCs/>
          <w:kern w:val="28"/>
        </w:rPr>
      </w:pPr>
      <w:r>
        <w:rPr>
          <w:rFonts w:asciiTheme="majorHAnsi" w:eastAsiaTheme="majorEastAsia" w:hAnsiTheme="majorHAnsi" w:cstheme="majorBidi"/>
          <w:bCs/>
          <w:kern w:val="28"/>
        </w:rPr>
        <w:t>Environmental Science</w:t>
      </w:r>
    </w:p>
    <w:p w14:paraId="3C4D86C0" w14:textId="46EC0ECD" w:rsidR="006C34D0" w:rsidRPr="006C34D0" w:rsidRDefault="006C34D0" w:rsidP="006C34D0">
      <w:pPr>
        <w:rPr>
          <w:rFonts w:asciiTheme="majorHAnsi" w:eastAsiaTheme="majorEastAsia" w:hAnsiTheme="majorHAnsi" w:cstheme="majorBidi"/>
          <w:bCs/>
          <w:kern w:val="28"/>
        </w:rPr>
      </w:pPr>
      <w:r w:rsidRPr="006C34D0">
        <w:rPr>
          <w:rFonts w:asciiTheme="majorHAnsi" w:eastAsiaTheme="majorEastAsia" w:hAnsiTheme="majorHAnsi" w:cstheme="majorBidi"/>
          <w:bCs/>
          <w:kern w:val="28"/>
        </w:rPr>
        <w:t>Water is at the core of sustainable development and plays a vital role in socio-economic development, food production, and healthy ecosystem as well. Moreover, water plays a critical role in the climatic conditions of a region and is a crucial link between the environment and society (Gleick 89). Owing to an increase in the global population</w:t>
      </w:r>
      <w:r w:rsidR="005F22BA">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there is an increasing need to find a balance between the drinking water resources along with the competing commercial demands </w:t>
      </w:r>
      <w:r w:rsidR="00046825">
        <w:rPr>
          <w:rFonts w:asciiTheme="majorHAnsi" w:eastAsiaTheme="majorEastAsia" w:hAnsiTheme="majorHAnsi" w:cstheme="majorBidi"/>
          <w:bCs/>
          <w:kern w:val="28"/>
        </w:rPr>
        <w:t>of</w:t>
      </w:r>
      <w:r w:rsidRPr="006C34D0">
        <w:rPr>
          <w:rFonts w:asciiTheme="majorHAnsi" w:eastAsiaTheme="majorEastAsia" w:hAnsiTheme="majorHAnsi" w:cstheme="majorBidi"/>
          <w:bCs/>
          <w:kern w:val="28"/>
        </w:rPr>
        <w:t xml:space="preserve"> water resources. Many water-related challenges are faced by society. According to the report published by the World Health Organization, more than 2.2 billion people lack access to uncontaminated drinking water</w:t>
      </w:r>
      <w:r w:rsidR="00EB54F2">
        <w:rPr>
          <w:rFonts w:asciiTheme="majorHAnsi" w:eastAsiaTheme="majorEastAsia" w:hAnsiTheme="majorHAnsi" w:cstheme="majorBidi"/>
          <w:bCs/>
          <w:kern w:val="28"/>
        </w:rPr>
        <w:t xml:space="preserve"> </w:t>
      </w:r>
      <w:r w:rsidR="00EB54F2">
        <w:rPr>
          <w:rFonts w:asciiTheme="majorHAnsi" w:eastAsiaTheme="majorEastAsia" w:hAnsiTheme="majorHAnsi" w:cstheme="majorBidi"/>
          <w:bCs/>
          <w:kern w:val="28"/>
        </w:rPr>
        <w:fldChar w:fldCharType="begin"/>
      </w:r>
      <w:r w:rsidR="00EB54F2">
        <w:rPr>
          <w:rFonts w:asciiTheme="majorHAnsi" w:eastAsiaTheme="majorEastAsia" w:hAnsiTheme="majorHAnsi" w:cstheme="majorBidi"/>
          <w:bCs/>
          <w:kern w:val="28"/>
        </w:rPr>
        <w:instrText xml:space="preserve"> ADDIN ZOTERO_ITEM CSL_CITATION {"citationID":"tqjjuc4g","properties":{"formattedCitation":"({\\i{}Water | United Nations})","plainCitation":"(Water | United Nations)","noteIndex":0},"citationItems":[{"id":256,"uris":["http://zotero.org/users/local/sbFMNDWM/items/I8XPIA9F"],"uri":["http://zotero.org/users/local/sbFMNDWM/items/I8XPIA9F"],"itemData":{"id":256,"type":"webpage","title":"Water | United Nations","URL":"https://www.un.org/en/sections/issues-depth/water/","accessed":{"date-parts":[["2019",12,16]]}}}],"schema":"https://github.com/citation-style-language/schema/raw/master/csl-citation.json"} </w:instrText>
      </w:r>
      <w:r w:rsidR="00EB54F2">
        <w:rPr>
          <w:rFonts w:asciiTheme="majorHAnsi" w:eastAsiaTheme="majorEastAsia" w:hAnsiTheme="majorHAnsi" w:cstheme="majorBidi"/>
          <w:bCs/>
          <w:kern w:val="28"/>
        </w:rPr>
        <w:fldChar w:fldCharType="separate"/>
      </w:r>
      <w:r w:rsidR="00EB54F2" w:rsidRPr="00EB54F2">
        <w:rPr>
          <w:rFonts w:ascii="Times New Roman" w:hAnsi="Times New Roman" w:cs="Times New Roman"/>
        </w:rPr>
        <w:t>(</w:t>
      </w:r>
      <w:r w:rsidR="00EB54F2" w:rsidRPr="00EB54F2">
        <w:rPr>
          <w:rFonts w:ascii="Times New Roman" w:hAnsi="Times New Roman" w:cs="Times New Roman"/>
          <w:i/>
          <w:iCs/>
        </w:rPr>
        <w:t>Water | United Nations</w:t>
      </w:r>
      <w:r w:rsidR="00EB54F2" w:rsidRPr="00EB54F2">
        <w:rPr>
          <w:rFonts w:ascii="Times New Roman" w:hAnsi="Times New Roman" w:cs="Times New Roman"/>
        </w:rPr>
        <w:t>)</w:t>
      </w:r>
      <w:r w:rsidR="00EB54F2">
        <w:rPr>
          <w:rFonts w:asciiTheme="majorHAnsi" w:eastAsiaTheme="majorEastAsia" w:hAnsiTheme="majorHAnsi" w:cstheme="majorBidi"/>
          <w:bCs/>
          <w:kern w:val="28"/>
        </w:rPr>
        <w:fldChar w:fldCharType="end"/>
      </w:r>
      <w:r w:rsidRPr="006C34D0">
        <w:rPr>
          <w:rFonts w:asciiTheme="majorHAnsi" w:eastAsiaTheme="majorEastAsia" w:hAnsiTheme="majorHAnsi" w:cstheme="majorBidi"/>
          <w:bCs/>
          <w:kern w:val="28"/>
        </w:rPr>
        <w:t>. Also, more than 4 billion people lack sanitation services due to the lack of water resources access</w:t>
      </w:r>
      <w:r w:rsidR="00046825">
        <w:rPr>
          <w:rFonts w:asciiTheme="majorHAnsi" w:eastAsiaTheme="majorEastAsia" w:hAnsiTheme="majorHAnsi" w:cstheme="majorBidi"/>
          <w:bCs/>
          <w:kern w:val="28"/>
        </w:rPr>
        <w:t>ibility</w:t>
      </w:r>
      <w:r w:rsidR="00A05008">
        <w:rPr>
          <w:rFonts w:asciiTheme="majorHAnsi" w:eastAsiaTheme="majorEastAsia" w:hAnsiTheme="majorHAnsi" w:cstheme="majorBidi"/>
          <w:bCs/>
          <w:kern w:val="28"/>
        </w:rPr>
        <w:t xml:space="preserve"> </w:t>
      </w:r>
      <w:r w:rsidR="00A05008">
        <w:rPr>
          <w:rFonts w:asciiTheme="majorHAnsi" w:eastAsiaTheme="majorEastAsia" w:hAnsiTheme="majorHAnsi" w:cstheme="majorBidi"/>
          <w:bCs/>
          <w:kern w:val="28"/>
        </w:rPr>
        <w:fldChar w:fldCharType="begin"/>
      </w:r>
      <w:r w:rsidR="00A05008">
        <w:rPr>
          <w:rFonts w:asciiTheme="majorHAnsi" w:eastAsiaTheme="majorEastAsia" w:hAnsiTheme="majorHAnsi" w:cstheme="majorBidi"/>
          <w:bCs/>
          <w:kern w:val="28"/>
        </w:rPr>
        <w:instrText xml:space="preserve"> ADDIN ZOTERO_ITEM CSL_CITATION {"citationID":"qzy0HMcn","properties":{"formattedCitation":"({\\i{}Water | United Nations})","plainCitation":"(Water | United Nations)","noteIndex":0},"citationItems":[{"id":256,"uris":["http://zotero.org/users/local/sbFMNDWM/items/I8XPIA9F"],"uri":["http://zotero.org/users/local/sbFMNDWM/items/I8XPIA9F"],"itemData":{"id":256,"type":"webpage","title":"Water | United Nations","URL":"https://www.un.org/en/sections/issues-depth/water/","accessed":{"date-parts":[["2019",12,16]]}}}],"schema":"https://github.com/citation-style-language/schema/raw/master/csl-citation.json"} </w:instrText>
      </w:r>
      <w:r w:rsidR="00A05008">
        <w:rPr>
          <w:rFonts w:asciiTheme="majorHAnsi" w:eastAsiaTheme="majorEastAsia" w:hAnsiTheme="majorHAnsi" w:cstheme="majorBidi"/>
          <w:bCs/>
          <w:kern w:val="28"/>
        </w:rPr>
        <w:fldChar w:fldCharType="separate"/>
      </w:r>
      <w:r w:rsidR="00A05008" w:rsidRPr="00A05008">
        <w:rPr>
          <w:rFonts w:ascii="Times New Roman" w:hAnsi="Times New Roman" w:cs="Times New Roman"/>
        </w:rPr>
        <w:t>(</w:t>
      </w:r>
      <w:r w:rsidR="00A05008" w:rsidRPr="00A05008">
        <w:rPr>
          <w:rFonts w:ascii="Times New Roman" w:hAnsi="Times New Roman" w:cs="Times New Roman"/>
          <w:i/>
          <w:iCs/>
        </w:rPr>
        <w:t>Water | United Nations</w:t>
      </w:r>
      <w:r w:rsidR="00A05008" w:rsidRPr="00A05008">
        <w:rPr>
          <w:rFonts w:ascii="Times New Roman" w:hAnsi="Times New Roman" w:cs="Times New Roman"/>
        </w:rPr>
        <w:t>)</w:t>
      </w:r>
      <w:r w:rsidR="00A05008">
        <w:rPr>
          <w:rFonts w:asciiTheme="majorHAnsi" w:eastAsiaTheme="majorEastAsia" w:hAnsiTheme="majorHAnsi" w:cstheme="majorBidi"/>
          <w:bCs/>
          <w:kern w:val="28"/>
        </w:rPr>
        <w:fldChar w:fldCharType="end"/>
      </w:r>
      <w:r w:rsidRPr="006C34D0">
        <w:rPr>
          <w:rFonts w:asciiTheme="majorHAnsi" w:eastAsiaTheme="majorEastAsia" w:hAnsiTheme="majorHAnsi" w:cstheme="majorBidi"/>
          <w:bCs/>
          <w:kern w:val="28"/>
        </w:rPr>
        <w:t>. Lack of sanitation can lead to an increase in the rates of mortality especially among children u</w:t>
      </w:r>
      <w:r w:rsidR="005F22BA">
        <w:rPr>
          <w:rFonts w:asciiTheme="majorHAnsi" w:eastAsiaTheme="majorEastAsia" w:hAnsiTheme="majorHAnsi" w:cstheme="majorBidi"/>
          <w:bCs/>
          <w:kern w:val="28"/>
        </w:rPr>
        <w:t xml:space="preserve">nder the age of five. Although </w:t>
      </w:r>
      <w:r w:rsidRPr="006C34D0">
        <w:rPr>
          <w:rFonts w:asciiTheme="majorHAnsi" w:eastAsiaTheme="majorEastAsia" w:hAnsiTheme="majorHAnsi" w:cstheme="majorBidi"/>
          <w:bCs/>
          <w:kern w:val="28"/>
        </w:rPr>
        <w:t>United Nations has a history of addressing the global water crisis caused by an insufficient supply of water to cater to the basic needs of humans.</w:t>
      </w:r>
      <w:r w:rsidR="00D0625B">
        <w:rPr>
          <w:rFonts w:asciiTheme="majorHAnsi" w:eastAsiaTheme="majorEastAsia" w:hAnsiTheme="majorHAnsi" w:cstheme="majorBidi"/>
          <w:bCs/>
          <w:kern w:val="28"/>
        </w:rPr>
        <w:t xml:space="preserve"> However, the issue of lack of safe water is still prevailing in our society. </w:t>
      </w:r>
      <w:r w:rsidRPr="006C34D0">
        <w:rPr>
          <w:rFonts w:asciiTheme="majorHAnsi" w:eastAsiaTheme="majorEastAsia" w:hAnsiTheme="majorHAnsi" w:cstheme="majorBidi"/>
          <w:bCs/>
          <w:kern w:val="28"/>
        </w:rPr>
        <w:t>This paper will d</w:t>
      </w:r>
      <w:r w:rsidR="005F22BA">
        <w:rPr>
          <w:rFonts w:asciiTheme="majorHAnsi" w:eastAsiaTheme="majorEastAsia" w:hAnsiTheme="majorHAnsi" w:cstheme="majorBidi"/>
          <w:bCs/>
          <w:kern w:val="28"/>
        </w:rPr>
        <w:t>iscuss the major water resource</w:t>
      </w:r>
      <w:r w:rsidRPr="006C34D0">
        <w:rPr>
          <w:rFonts w:asciiTheme="majorHAnsi" w:eastAsiaTheme="majorEastAsia" w:hAnsiTheme="majorHAnsi" w:cstheme="majorBidi"/>
          <w:bCs/>
          <w:kern w:val="28"/>
        </w:rPr>
        <w:t xml:space="preserve"> issues along with the sustainability efforts that can be implemented to conserve water resources.</w:t>
      </w:r>
    </w:p>
    <w:p w14:paraId="0537474D" w14:textId="77777777" w:rsidR="006C34D0" w:rsidRPr="006C34D0" w:rsidRDefault="006C34D0" w:rsidP="006C34D0">
      <w:pPr>
        <w:ind w:firstLine="0"/>
        <w:rPr>
          <w:rFonts w:asciiTheme="majorHAnsi" w:eastAsiaTheme="majorEastAsia" w:hAnsiTheme="majorHAnsi" w:cstheme="majorBidi"/>
          <w:bCs/>
          <w:kern w:val="28"/>
        </w:rPr>
      </w:pPr>
      <w:r w:rsidRPr="006C34D0">
        <w:rPr>
          <w:rFonts w:asciiTheme="majorHAnsi" w:eastAsiaTheme="majorEastAsia" w:hAnsiTheme="majorHAnsi" w:cstheme="majorBidi"/>
          <w:bCs/>
          <w:kern w:val="28"/>
        </w:rPr>
        <w:t xml:space="preserve"> </w:t>
      </w:r>
      <w:r>
        <w:rPr>
          <w:rFonts w:asciiTheme="majorHAnsi" w:eastAsiaTheme="majorEastAsia" w:hAnsiTheme="majorHAnsi" w:cstheme="majorBidi"/>
          <w:bCs/>
          <w:kern w:val="28"/>
        </w:rPr>
        <w:tab/>
      </w:r>
      <w:r w:rsidRPr="006C34D0">
        <w:rPr>
          <w:rFonts w:asciiTheme="majorHAnsi" w:eastAsiaTheme="majorEastAsia" w:hAnsiTheme="majorHAnsi" w:cstheme="majorBidi"/>
          <w:bCs/>
          <w:kern w:val="28"/>
        </w:rPr>
        <w:t xml:space="preserve">Water serves as an important ingredient in the development process of all countries. Based on </w:t>
      </w:r>
      <w:r w:rsidR="007149E4">
        <w:rPr>
          <w:rFonts w:asciiTheme="majorHAnsi" w:eastAsiaTheme="majorEastAsia" w:hAnsiTheme="majorHAnsi" w:cstheme="majorBidi"/>
          <w:bCs/>
          <w:kern w:val="28"/>
        </w:rPr>
        <w:t xml:space="preserve">exquisite research conducted on </w:t>
      </w:r>
      <w:r w:rsidRPr="006C34D0">
        <w:rPr>
          <w:rFonts w:asciiTheme="majorHAnsi" w:eastAsiaTheme="majorEastAsia" w:hAnsiTheme="majorHAnsi" w:cstheme="majorBidi"/>
          <w:bCs/>
          <w:kern w:val="28"/>
        </w:rPr>
        <w:t>inadequate water resources</w:t>
      </w:r>
      <w:r w:rsidR="007149E4">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four major water problems that are faced by the world are identified. The problems identified are </w:t>
      </w:r>
      <w:r w:rsidR="007149E4">
        <w:rPr>
          <w:rFonts w:asciiTheme="majorHAnsi" w:eastAsiaTheme="majorEastAsia" w:hAnsiTheme="majorHAnsi" w:cstheme="majorBidi"/>
          <w:bCs/>
          <w:kern w:val="28"/>
        </w:rPr>
        <w:t>the</w:t>
      </w:r>
      <w:r w:rsidRPr="006C34D0">
        <w:rPr>
          <w:rFonts w:asciiTheme="majorHAnsi" w:eastAsiaTheme="majorEastAsia" w:hAnsiTheme="majorHAnsi" w:cstheme="majorBidi"/>
          <w:bCs/>
          <w:kern w:val="28"/>
        </w:rPr>
        <w:t xml:space="preserve"> provision of pollutant-free drinking water, water requirement for industrial, hydroelectric</w:t>
      </w:r>
      <w:r w:rsidR="007149E4">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and agricultural </w:t>
      </w:r>
      <w:r w:rsidRPr="006C34D0">
        <w:rPr>
          <w:rFonts w:asciiTheme="majorHAnsi" w:eastAsiaTheme="majorEastAsia" w:hAnsiTheme="majorHAnsi" w:cstheme="majorBidi"/>
          <w:bCs/>
          <w:kern w:val="28"/>
        </w:rPr>
        <w:lastRenderedPageBreak/>
        <w:t xml:space="preserve">development, the sustainability of </w:t>
      </w:r>
      <w:r w:rsidR="007149E4">
        <w:rPr>
          <w:rFonts w:asciiTheme="majorHAnsi" w:eastAsiaTheme="majorEastAsia" w:hAnsiTheme="majorHAnsi" w:cstheme="majorBidi"/>
          <w:bCs/>
          <w:kern w:val="28"/>
        </w:rPr>
        <w:t>w</w:t>
      </w:r>
      <w:r w:rsidRPr="006C34D0">
        <w:rPr>
          <w:rFonts w:asciiTheme="majorHAnsi" w:eastAsiaTheme="majorEastAsia" w:hAnsiTheme="majorHAnsi" w:cstheme="majorBidi"/>
          <w:bCs/>
          <w:kern w:val="28"/>
        </w:rPr>
        <w:t>ater development projects</w:t>
      </w:r>
      <w:r w:rsidR="007149E4">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and water resources development of water resources that are shared by two or more states. Despite the above-mentioned issues</w:t>
      </w:r>
      <w:r w:rsidR="007149E4">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water contamination is the major issue that is the source of multiple problems existing in our society.</w:t>
      </w:r>
    </w:p>
    <w:p w14:paraId="34B6F664" w14:textId="137391D5" w:rsidR="006C34D0" w:rsidRPr="006C34D0" w:rsidRDefault="006C34D0" w:rsidP="006C34D0">
      <w:pPr>
        <w:rPr>
          <w:rFonts w:asciiTheme="majorHAnsi" w:eastAsiaTheme="majorEastAsia" w:hAnsiTheme="majorHAnsi" w:cstheme="majorBidi"/>
          <w:bCs/>
          <w:kern w:val="28"/>
        </w:rPr>
      </w:pPr>
      <w:r w:rsidRPr="006C34D0">
        <w:rPr>
          <w:rFonts w:asciiTheme="majorHAnsi" w:eastAsiaTheme="majorEastAsia" w:hAnsiTheme="majorHAnsi" w:cstheme="majorBidi"/>
          <w:bCs/>
          <w:kern w:val="28"/>
        </w:rPr>
        <w:t>After accounting for access</w:t>
      </w:r>
      <w:r w:rsidR="007149E4">
        <w:rPr>
          <w:rFonts w:asciiTheme="majorHAnsi" w:eastAsiaTheme="majorEastAsia" w:hAnsiTheme="majorHAnsi" w:cstheme="majorBidi"/>
          <w:bCs/>
          <w:kern w:val="28"/>
        </w:rPr>
        <w:t xml:space="preserve"> to</w:t>
      </w:r>
      <w:r w:rsidRPr="006C34D0">
        <w:rPr>
          <w:rFonts w:asciiTheme="majorHAnsi" w:eastAsiaTheme="majorEastAsia" w:hAnsiTheme="majorHAnsi" w:cstheme="majorBidi"/>
          <w:bCs/>
          <w:kern w:val="28"/>
        </w:rPr>
        <w:t xml:space="preserve"> and availability of</w:t>
      </w:r>
      <w:bookmarkStart w:id="0" w:name="_GoBack"/>
      <w:bookmarkEnd w:id="0"/>
      <w:r w:rsidRPr="006C34D0">
        <w:rPr>
          <w:rFonts w:asciiTheme="majorHAnsi" w:eastAsiaTheme="majorEastAsia" w:hAnsiTheme="majorHAnsi" w:cstheme="majorBidi"/>
          <w:bCs/>
          <w:kern w:val="28"/>
        </w:rPr>
        <w:t xml:space="preserve"> water resources, the </w:t>
      </w:r>
      <w:r w:rsidR="00AC1F40">
        <w:rPr>
          <w:rFonts w:asciiTheme="majorHAnsi" w:eastAsiaTheme="majorEastAsia" w:hAnsiTheme="majorHAnsi" w:cstheme="majorBidi"/>
          <w:bCs/>
          <w:kern w:val="28"/>
        </w:rPr>
        <w:t xml:space="preserve">poor </w:t>
      </w:r>
      <w:r w:rsidRPr="006C34D0">
        <w:rPr>
          <w:rFonts w:asciiTheme="majorHAnsi" w:eastAsiaTheme="majorEastAsia" w:hAnsiTheme="majorHAnsi" w:cstheme="majorBidi"/>
          <w:bCs/>
          <w:kern w:val="28"/>
        </w:rPr>
        <w:t xml:space="preserve">quality of water can significantly reduce the amount of water consumption for sanitation, industrial and agricultural purposes. Acceptable water quality relies on its intended purpose. For instance, water that is considered unfit for </w:t>
      </w:r>
      <w:r w:rsidR="007149E4">
        <w:rPr>
          <w:rFonts w:asciiTheme="majorHAnsi" w:eastAsiaTheme="majorEastAsia" w:hAnsiTheme="majorHAnsi" w:cstheme="majorBidi"/>
          <w:bCs/>
          <w:kern w:val="28"/>
        </w:rPr>
        <w:t>human use</w:t>
      </w:r>
      <w:r w:rsidRPr="006C34D0">
        <w:rPr>
          <w:rFonts w:asciiTheme="majorHAnsi" w:eastAsiaTheme="majorEastAsia" w:hAnsiTheme="majorHAnsi" w:cstheme="majorBidi"/>
          <w:bCs/>
          <w:kern w:val="28"/>
        </w:rPr>
        <w:t xml:space="preserve"> can easily be utilized for industrial purposes and even for a few agricultural applications. Many parts of the world are experiencing deterioration of water quality, rendering water unfit for both industrial and agricul</w:t>
      </w:r>
      <w:r w:rsidR="007149E4">
        <w:rPr>
          <w:rFonts w:asciiTheme="majorHAnsi" w:eastAsiaTheme="majorEastAsia" w:hAnsiTheme="majorHAnsi" w:cstheme="majorBidi"/>
          <w:bCs/>
          <w:kern w:val="28"/>
        </w:rPr>
        <w:t>tural uses (Biswas 2). Although</w:t>
      </w:r>
      <w:r w:rsidRPr="006C34D0">
        <w:rPr>
          <w:rFonts w:asciiTheme="majorHAnsi" w:eastAsiaTheme="majorEastAsia" w:hAnsiTheme="majorHAnsi" w:cstheme="majorBidi"/>
          <w:bCs/>
          <w:kern w:val="28"/>
        </w:rPr>
        <w:t xml:space="preserve"> scarcity of water is another issue yet having access to water resources does not guarantee water quality. This is because despite having an adequate amount of water resources, water can lack proper treatment and can become contaminated during home storage or transport from one place to another.</w:t>
      </w:r>
    </w:p>
    <w:p w14:paraId="6A17349D" w14:textId="77777777" w:rsidR="006C34D0" w:rsidRPr="006C34D0" w:rsidRDefault="006C34D0" w:rsidP="006C34D0">
      <w:pPr>
        <w:rPr>
          <w:rFonts w:asciiTheme="majorHAnsi" w:eastAsiaTheme="majorEastAsia" w:hAnsiTheme="majorHAnsi" w:cstheme="majorBidi"/>
          <w:bCs/>
          <w:kern w:val="28"/>
        </w:rPr>
      </w:pPr>
      <w:r w:rsidRPr="006C34D0">
        <w:rPr>
          <w:rFonts w:asciiTheme="majorHAnsi" w:eastAsiaTheme="majorEastAsia" w:hAnsiTheme="majorHAnsi" w:cstheme="majorBidi"/>
          <w:bCs/>
          <w:kern w:val="28"/>
        </w:rPr>
        <w:t>Several contaminants ar</w:t>
      </w:r>
      <w:r w:rsidR="007149E4">
        <w:rPr>
          <w:rFonts w:asciiTheme="majorHAnsi" w:eastAsiaTheme="majorEastAsia" w:hAnsiTheme="majorHAnsi" w:cstheme="majorBidi"/>
          <w:bCs/>
          <w:kern w:val="28"/>
        </w:rPr>
        <w:t xml:space="preserve">e there that can be considered </w:t>
      </w:r>
      <w:r w:rsidRPr="006C34D0">
        <w:rPr>
          <w:rFonts w:asciiTheme="majorHAnsi" w:eastAsiaTheme="majorEastAsia" w:hAnsiTheme="majorHAnsi" w:cstheme="majorBidi"/>
          <w:bCs/>
          <w:kern w:val="28"/>
        </w:rPr>
        <w:t>unsafe. Contaminants can be biological and chemical contaminants such as viruses, bacteria, metals especially, iron and arsenic, parasites</w:t>
      </w:r>
      <w:r w:rsidR="007149E4">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and organic matter, </w:t>
      </w:r>
      <w:r w:rsidR="007149E4" w:rsidRPr="006C34D0">
        <w:rPr>
          <w:rFonts w:asciiTheme="majorHAnsi" w:eastAsiaTheme="majorEastAsia" w:hAnsiTheme="majorHAnsi" w:cstheme="majorBidi"/>
          <w:bCs/>
          <w:kern w:val="28"/>
        </w:rPr>
        <w:t>etc.</w:t>
      </w:r>
      <w:r w:rsidR="007149E4">
        <w:rPr>
          <w:rFonts w:asciiTheme="majorHAnsi" w:eastAsiaTheme="majorEastAsia" w:hAnsiTheme="majorHAnsi" w:cstheme="majorBidi"/>
          <w:bCs/>
          <w:kern w:val="28"/>
        </w:rPr>
        <w:t xml:space="preserve"> (Bommer &amp; Eberhard Ritz 4)</w:t>
      </w:r>
      <w:r w:rsidRPr="006C34D0">
        <w:rPr>
          <w:rFonts w:asciiTheme="majorHAnsi" w:eastAsiaTheme="majorEastAsia" w:hAnsiTheme="majorHAnsi" w:cstheme="majorBidi"/>
          <w:bCs/>
          <w:kern w:val="28"/>
        </w:rPr>
        <w:t xml:space="preserve"> These contaminants can result in multiple water-borne diseases that include cholera, typhoid, dysentery, etc. Similarly, chemi</w:t>
      </w:r>
      <w:r w:rsidR="007149E4">
        <w:rPr>
          <w:rFonts w:asciiTheme="majorHAnsi" w:eastAsiaTheme="majorEastAsia" w:hAnsiTheme="majorHAnsi" w:cstheme="majorBidi"/>
          <w:bCs/>
          <w:kern w:val="28"/>
        </w:rPr>
        <w:t xml:space="preserve">cal pollutants such as arsenic </w:t>
      </w:r>
      <w:r w:rsidRPr="006C34D0">
        <w:rPr>
          <w:rFonts w:asciiTheme="majorHAnsi" w:eastAsiaTheme="majorEastAsia" w:hAnsiTheme="majorHAnsi" w:cstheme="majorBidi"/>
          <w:bCs/>
          <w:kern w:val="28"/>
        </w:rPr>
        <w:t>are labeled as the most fecal water contaminants as per the report published by the WHO and UNICEF in collaboration. Further in the report, it was highlighted that more than 70% of illnesses in various developing countries are caused by the contaminated water that</w:t>
      </w:r>
      <w:r w:rsidR="007149E4">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in turn</w:t>
      </w:r>
      <w:r w:rsidR="007149E4">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increase the mortality </w:t>
      </w:r>
      <w:r w:rsidR="00A05008">
        <w:rPr>
          <w:rFonts w:asciiTheme="majorHAnsi" w:eastAsiaTheme="majorEastAsia" w:hAnsiTheme="majorHAnsi" w:cstheme="majorBidi"/>
          <w:bCs/>
          <w:kern w:val="28"/>
        </w:rPr>
        <w:t xml:space="preserve">rate, especially among children </w:t>
      </w:r>
      <w:r w:rsidR="00A05008">
        <w:rPr>
          <w:rFonts w:asciiTheme="majorHAnsi" w:eastAsiaTheme="majorEastAsia" w:hAnsiTheme="majorHAnsi" w:cstheme="majorBidi"/>
          <w:bCs/>
          <w:kern w:val="28"/>
        </w:rPr>
        <w:fldChar w:fldCharType="begin"/>
      </w:r>
      <w:r w:rsidR="00A05008">
        <w:rPr>
          <w:rFonts w:asciiTheme="majorHAnsi" w:eastAsiaTheme="majorEastAsia" w:hAnsiTheme="majorHAnsi" w:cstheme="majorBidi"/>
          <w:bCs/>
          <w:kern w:val="28"/>
        </w:rPr>
        <w:instrText xml:space="preserve"> ADDIN ZOTERO_ITEM CSL_CITATION {"citationID":"AnfBsatq","properties":{"formattedCitation":"({\\i{}Water | United Nations})","plainCitation":"(Water | United Nations)","noteIndex":0},"citationItems":[{"id":256,"uris":["http://zotero.org/users/local/sbFMNDWM/items/I8XPIA9F"],"uri":["http://zotero.org/users/local/sbFMNDWM/items/I8XPIA9F"],"itemData":{"id":256,"type":"webpage","title":"Water | United Nations","URL":"https://www.un.org/en/sections/issues-depth/water/","accessed":{"date-parts":[["2019",12,16]]}}}],"schema":"https://github.com/citation-style-language/schema/raw/master/csl-citation.json"} </w:instrText>
      </w:r>
      <w:r w:rsidR="00A05008">
        <w:rPr>
          <w:rFonts w:asciiTheme="majorHAnsi" w:eastAsiaTheme="majorEastAsia" w:hAnsiTheme="majorHAnsi" w:cstheme="majorBidi"/>
          <w:bCs/>
          <w:kern w:val="28"/>
        </w:rPr>
        <w:fldChar w:fldCharType="separate"/>
      </w:r>
      <w:r w:rsidR="00A05008" w:rsidRPr="00A05008">
        <w:rPr>
          <w:rFonts w:ascii="Times New Roman" w:hAnsi="Times New Roman" w:cs="Times New Roman"/>
        </w:rPr>
        <w:t>(</w:t>
      </w:r>
      <w:r w:rsidR="00A05008" w:rsidRPr="00A05008">
        <w:rPr>
          <w:rFonts w:ascii="Times New Roman" w:hAnsi="Times New Roman" w:cs="Times New Roman"/>
          <w:i/>
          <w:iCs/>
        </w:rPr>
        <w:t>Water | United Nations</w:t>
      </w:r>
      <w:r w:rsidR="00A05008" w:rsidRPr="00A05008">
        <w:rPr>
          <w:rFonts w:ascii="Times New Roman" w:hAnsi="Times New Roman" w:cs="Times New Roman"/>
        </w:rPr>
        <w:t>)</w:t>
      </w:r>
      <w:r w:rsidR="00A05008">
        <w:rPr>
          <w:rFonts w:asciiTheme="majorHAnsi" w:eastAsiaTheme="majorEastAsia" w:hAnsiTheme="majorHAnsi" w:cstheme="majorBidi"/>
          <w:bCs/>
          <w:kern w:val="28"/>
        </w:rPr>
        <w:fldChar w:fldCharType="end"/>
      </w:r>
      <w:r w:rsidR="00A05008">
        <w:rPr>
          <w:rFonts w:asciiTheme="majorHAnsi" w:eastAsiaTheme="majorEastAsia" w:hAnsiTheme="majorHAnsi" w:cstheme="majorBidi"/>
          <w:bCs/>
          <w:kern w:val="28"/>
        </w:rPr>
        <w:t>.</w:t>
      </w:r>
    </w:p>
    <w:p w14:paraId="174A6685" w14:textId="2D7E7860" w:rsidR="006C34D0" w:rsidRPr="006C34D0" w:rsidRDefault="006C34D0" w:rsidP="00A05008">
      <w:pPr>
        <w:rPr>
          <w:rFonts w:asciiTheme="majorHAnsi" w:eastAsiaTheme="majorEastAsia" w:hAnsiTheme="majorHAnsi" w:cstheme="majorBidi"/>
          <w:bCs/>
          <w:kern w:val="28"/>
        </w:rPr>
      </w:pPr>
      <w:r w:rsidRPr="006C34D0">
        <w:rPr>
          <w:rFonts w:asciiTheme="majorHAnsi" w:eastAsiaTheme="majorEastAsia" w:hAnsiTheme="majorHAnsi" w:cstheme="majorBidi"/>
          <w:bCs/>
          <w:kern w:val="28"/>
        </w:rPr>
        <w:lastRenderedPageBreak/>
        <w:t>In addition to the above-mentioned contaminants, physical qualities of water such as color, smell, and taste can cause water to be perceived as low or poor quality and is, therefore, consider</w:t>
      </w:r>
      <w:r w:rsidR="001415E6">
        <w:rPr>
          <w:rFonts w:asciiTheme="majorHAnsi" w:eastAsiaTheme="majorEastAsia" w:hAnsiTheme="majorHAnsi" w:cstheme="majorBidi"/>
          <w:bCs/>
          <w:kern w:val="28"/>
        </w:rPr>
        <w:t>ed</w:t>
      </w:r>
      <w:r w:rsidRPr="006C34D0">
        <w:rPr>
          <w:rFonts w:asciiTheme="majorHAnsi" w:eastAsiaTheme="majorEastAsia" w:hAnsiTheme="majorHAnsi" w:cstheme="majorBidi"/>
          <w:bCs/>
          <w:kern w:val="28"/>
        </w:rPr>
        <w:t xml:space="preserve"> as un-usable by the intended users. The volume of contaminants can significantly overwhelm the infrastructure or resources that are required to treat or remove them (Saeijs &amp; Van Berkel 25). Moreover, cultural norms</w:t>
      </w:r>
      <w:r w:rsidR="001415E6">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along with governance structure</w:t>
      </w:r>
      <w:r w:rsidR="001415E6">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also play a crucial role in the reduction of water quality. It has been observed that </w:t>
      </w:r>
      <w:r w:rsidR="00957E2F">
        <w:rPr>
          <w:rFonts w:asciiTheme="majorHAnsi" w:eastAsiaTheme="majorEastAsia" w:hAnsiTheme="majorHAnsi" w:cstheme="majorBidi"/>
          <w:bCs/>
          <w:kern w:val="28"/>
        </w:rPr>
        <w:t xml:space="preserve">in </w:t>
      </w:r>
      <w:r w:rsidRPr="006C34D0">
        <w:rPr>
          <w:rFonts w:asciiTheme="majorHAnsi" w:eastAsiaTheme="majorEastAsia" w:hAnsiTheme="majorHAnsi" w:cstheme="majorBidi"/>
          <w:bCs/>
          <w:kern w:val="28"/>
        </w:rPr>
        <w:t xml:space="preserve">most of the developing countries </w:t>
      </w:r>
      <w:r w:rsidR="00957E2F">
        <w:rPr>
          <w:rFonts w:asciiTheme="majorHAnsi" w:eastAsiaTheme="majorEastAsia" w:hAnsiTheme="majorHAnsi" w:cstheme="majorBidi"/>
          <w:bCs/>
          <w:kern w:val="28"/>
        </w:rPr>
        <w:t xml:space="preserve">water contamination solutions are </w:t>
      </w:r>
      <w:r w:rsidRPr="006C34D0">
        <w:rPr>
          <w:rFonts w:asciiTheme="majorHAnsi" w:eastAsiaTheme="majorEastAsia" w:hAnsiTheme="majorHAnsi" w:cstheme="majorBidi"/>
          <w:bCs/>
          <w:kern w:val="28"/>
        </w:rPr>
        <w:t>often hindered by the lack of limited enforcement of chemical controls, emission standards, policies, and market-based incentives for water treatment or pollution control (Saeijs &amp; Van Berkel 25). Althoug</w:t>
      </w:r>
      <w:r w:rsidR="001415E6">
        <w:rPr>
          <w:rFonts w:asciiTheme="majorHAnsi" w:eastAsiaTheme="majorEastAsia" w:hAnsiTheme="majorHAnsi" w:cstheme="majorBidi"/>
          <w:bCs/>
          <w:kern w:val="28"/>
        </w:rPr>
        <w:t xml:space="preserve">h </w:t>
      </w:r>
      <w:r w:rsidRPr="006C34D0">
        <w:rPr>
          <w:rFonts w:asciiTheme="majorHAnsi" w:eastAsiaTheme="majorEastAsia" w:hAnsiTheme="majorHAnsi" w:cstheme="majorBidi"/>
          <w:bCs/>
          <w:kern w:val="28"/>
        </w:rPr>
        <w:t>water quality is the main requirement for human life</w:t>
      </w:r>
      <w:r w:rsidR="001415E6">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however</w:t>
      </w:r>
      <w:r w:rsidR="001415E6">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it is also important for several industrial purposes as well. For instance, power generation, mining, and petroleum manufacturing industries are a few examp</w:t>
      </w:r>
      <w:r w:rsidR="001415E6">
        <w:rPr>
          <w:rFonts w:asciiTheme="majorHAnsi" w:eastAsiaTheme="majorEastAsia" w:hAnsiTheme="majorHAnsi" w:cstheme="majorBidi"/>
          <w:bCs/>
          <w:kern w:val="28"/>
        </w:rPr>
        <w:t>les of industries that require</w:t>
      </w:r>
      <w:r w:rsidRPr="006C34D0">
        <w:rPr>
          <w:rFonts w:asciiTheme="majorHAnsi" w:eastAsiaTheme="majorEastAsia" w:hAnsiTheme="majorHAnsi" w:cstheme="majorBidi"/>
          <w:bCs/>
          <w:kern w:val="28"/>
        </w:rPr>
        <w:t xml:space="preserve"> high quality of water.</w:t>
      </w:r>
    </w:p>
    <w:p w14:paraId="1C4BBCFB" w14:textId="4261199A" w:rsidR="006C34D0" w:rsidRPr="006C34D0" w:rsidRDefault="006C34D0" w:rsidP="006C34D0">
      <w:pPr>
        <w:ind w:firstLine="0"/>
        <w:rPr>
          <w:rFonts w:asciiTheme="majorHAnsi" w:eastAsiaTheme="majorEastAsia" w:hAnsiTheme="majorHAnsi" w:cstheme="majorBidi"/>
          <w:bCs/>
          <w:kern w:val="28"/>
        </w:rPr>
      </w:pPr>
      <w:r w:rsidRPr="006C34D0">
        <w:rPr>
          <w:rFonts w:asciiTheme="majorHAnsi" w:eastAsiaTheme="majorEastAsia" w:hAnsiTheme="majorHAnsi" w:cstheme="majorBidi"/>
          <w:bCs/>
          <w:kern w:val="28"/>
        </w:rPr>
        <w:t xml:space="preserve"> </w:t>
      </w:r>
      <w:r>
        <w:rPr>
          <w:rFonts w:asciiTheme="majorHAnsi" w:eastAsiaTheme="majorEastAsia" w:hAnsiTheme="majorHAnsi" w:cstheme="majorBidi"/>
          <w:bCs/>
          <w:kern w:val="28"/>
        </w:rPr>
        <w:tab/>
      </w:r>
      <w:r w:rsidRPr="006C34D0">
        <w:rPr>
          <w:rFonts w:asciiTheme="majorHAnsi" w:eastAsiaTheme="majorEastAsia" w:hAnsiTheme="majorHAnsi" w:cstheme="majorBidi"/>
          <w:bCs/>
          <w:kern w:val="28"/>
        </w:rPr>
        <w:t>In the context of water resources</w:t>
      </w:r>
      <w:r w:rsidR="001415E6">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conservation</w:t>
      </w:r>
      <w:r w:rsidR="001415E6">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and improving water resources, it is necessary to first improve the accessibility of water. To address the water scarcity issue</w:t>
      </w:r>
      <w:r w:rsidR="001415E6">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government must collaborate with multiple industries to enable recycling and water reuse so that water cannot be wasted. Furthermore, the government must use and implement energy-efficient water-saving devices in industries so that water can be conserved. In terms of water contamination, several large scale options are available to remove contaminants from water (Biswas 3). For instance</w:t>
      </w:r>
      <w:r w:rsidR="001415E6">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distillation</w:t>
      </w:r>
      <w:r w:rsidR="00BD340A">
        <w:rPr>
          <w:rFonts w:asciiTheme="majorHAnsi" w:eastAsiaTheme="majorEastAsia" w:hAnsiTheme="majorHAnsi" w:cstheme="majorBidi"/>
          <w:bCs/>
          <w:kern w:val="28"/>
        </w:rPr>
        <w:t>, which is the</w:t>
      </w:r>
      <w:r w:rsidRPr="006C34D0">
        <w:rPr>
          <w:rFonts w:asciiTheme="majorHAnsi" w:eastAsiaTheme="majorEastAsia" w:hAnsiTheme="majorHAnsi" w:cstheme="majorBidi"/>
          <w:bCs/>
          <w:kern w:val="28"/>
        </w:rPr>
        <w:t xml:space="preserve"> process of distillation </w:t>
      </w:r>
      <w:r w:rsidR="00BD340A">
        <w:rPr>
          <w:rFonts w:asciiTheme="majorHAnsi" w:eastAsiaTheme="majorEastAsia" w:hAnsiTheme="majorHAnsi" w:cstheme="majorBidi"/>
          <w:bCs/>
          <w:kern w:val="28"/>
        </w:rPr>
        <w:t xml:space="preserve">that </w:t>
      </w:r>
      <w:r w:rsidRPr="006C34D0">
        <w:rPr>
          <w:rFonts w:asciiTheme="majorHAnsi" w:eastAsiaTheme="majorEastAsia" w:hAnsiTheme="majorHAnsi" w:cstheme="majorBidi"/>
          <w:bCs/>
          <w:kern w:val="28"/>
        </w:rPr>
        <w:t>involves vaporization of substance to convert water into vapors and then condense it back to liquid form. This process facilitates in providing consistent purified water. While discussing small scale water resource</w:t>
      </w:r>
      <w:r w:rsidR="00352AD3">
        <w:rPr>
          <w:rFonts w:asciiTheme="majorHAnsi" w:eastAsiaTheme="majorEastAsia" w:hAnsiTheme="majorHAnsi" w:cstheme="majorBidi"/>
          <w:bCs/>
          <w:kern w:val="28"/>
        </w:rPr>
        <w:t xml:space="preserve"> sustainability options</w:t>
      </w:r>
      <w:r w:rsidR="001415E6">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boiling water or adding chlorine are the portions that can be used to remove contaminants from water (Biswas 6). On the domestic level, people can also use </w:t>
      </w:r>
      <w:r w:rsidRPr="006C34D0">
        <w:rPr>
          <w:rFonts w:asciiTheme="majorHAnsi" w:eastAsiaTheme="majorEastAsia" w:hAnsiTheme="majorHAnsi" w:cstheme="majorBidi"/>
          <w:bCs/>
          <w:kern w:val="28"/>
        </w:rPr>
        <w:lastRenderedPageBreak/>
        <w:t xml:space="preserve">several methods </w:t>
      </w:r>
      <w:r w:rsidR="001415E6">
        <w:rPr>
          <w:rFonts w:asciiTheme="majorHAnsi" w:eastAsiaTheme="majorEastAsia" w:hAnsiTheme="majorHAnsi" w:cstheme="majorBidi"/>
          <w:bCs/>
          <w:kern w:val="28"/>
        </w:rPr>
        <w:t xml:space="preserve">to conserve </w:t>
      </w:r>
      <w:r w:rsidRPr="006C34D0">
        <w:rPr>
          <w:rFonts w:asciiTheme="majorHAnsi" w:eastAsiaTheme="majorEastAsia" w:hAnsiTheme="majorHAnsi" w:cstheme="majorBidi"/>
          <w:bCs/>
          <w:kern w:val="28"/>
        </w:rPr>
        <w:t>water such as turning off the taps and boil the food that is necessary and using drip irrigation to water plants.</w:t>
      </w:r>
    </w:p>
    <w:p w14:paraId="209DB9A9" w14:textId="77777777" w:rsidR="00632DC8" w:rsidRDefault="006C34D0" w:rsidP="006C34D0">
      <w:pPr>
        <w:rPr>
          <w:rFonts w:asciiTheme="majorHAnsi" w:eastAsiaTheme="majorEastAsia" w:hAnsiTheme="majorHAnsi" w:cstheme="majorBidi"/>
          <w:bCs/>
          <w:kern w:val="28"/>
        </w:rPr>
      </w:pPr>
      <w:r w:rsidRPr="006C34D0">
        <w:rPr>
          <w:rFonts w:asciiTheme="majorHAnsi" w:eastAsiaTheme="majorEastAsia" w:hAnsiTheme="majorHAnsi" w:cstheme="majorBidi"/>
          <w:bCs/>
          <w:kern w:val="28"/>
        </w:rPr>
        <w:t xml:space="preserve"> It is undeniably true that surface water is unequally distributed in the whole world. Therefore</w:t>
      </w:r>
      <w:r w:rsidR="001415E6">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it is necessary to sustain water by making dams, reducing water consumption on both domestic and industrial levels</w:t>
      </w:r>
      <w:r w:rsidR="001415E6">
        <w:rPr>
          <w:rFonts w:asciiTheme="majorHAnsi" w:eastAsiaTheme="majorEastAsia" w:hAnsiTheme="majorHAnsi" w:cstheme="majorBidi"/>
          <w:bCs/>
          <w:kern w:val="28"/>
        </w:rPr>
        <w:t>,</w:t>
      </w:r>
      <w:r w:rsidRPr="006C34D0">
        <w:rPr>
          <w:rFonts w:asciiTheme="majorHAnsi" w:eastAsiaTheme="majorEastAsia" w:hAnsiTheme="majorHAnsi" w:cstheme="majorBidi"/>
          <w:bCs/>
          <w:kern w:val="28"/>
        </w:rPr>
        <w:t xml:space="preserve"> and also reusing to avoid water wastage.</w:t>
      </w:r>
    </w:p>
    <w:p w14:paraId="5DE83F04" w14:textId="77777777" w:rsidR="006C34D0" w:rsidRDefault="006C34D0" w:rsidP="006C34D0">
      <w:pPr>
        <w:ind w:firstLine="0"/>
        <w:rPr>
          <w:rFonts w:asciiTheme="majorHAnsi" w:eastAsiaTheme="majorEastAsia" w:hAnsiTheme="majorHAnsi" w:cstheme="majorBidi"/>
          <w:bCs/>
          <w:kern w:val="28"/>
        </w:rPr>
      </w:pPr>
    </w:p>
    <w:p w14:paraId="31C66641" w14:textId="77777777" w:rsidR="006C34D0" w:rsidRDefault="006C34D0" w:rsidP="006C34D0">
      <w:pPr>
        <w:ind w:firstLine="0"/>
        <w:rPr>
          <w:rFonts w:asciiTheme="majorHAnsi" w:eastAsiaTheme="majorEastAsia" w:hAnsiTheme="majorHAnsi" w:cstheme="majorBidi"/>
          <w:bCs/>
          <w:kern w:val="28"/>
        </w:rPr>
      </w:pPr>
    </w:p>
    <w:p w14:paraId="234D9160" w14:textId="77777777" w:rsidR="006C34D0" w:rsidRDefault="006C34D0" w:rsidP="006C34D0">
      <w:pPr>
        <w:ind w:firstLine="0"/>
        <w:rPr>
          <w:rFonts w:asciiTheme="majorHAnsi" w:eastAsiaTheme="majorEastAsia" w:hAnsiTheme="majorHAnsi" w:cstheme="majorBidi"/>
          <w:bCs/>
          <w:kern w:val="28"/>
        </w:rPr>
      </w:pPr>
    </w:p>
    <w:p w14:paraId="71CEC778" w14:textId="77777777" w:rsidR="006C34D0" w:rsidRDefault="006C34D0" w:rsidP="006C34D0">
      <w:pPr>
        <w:ind w:firstLine="0"/>
        <w:rPr>
          <w:rFonts w:asciiTheme="majorHAnsi" w:eastAsiaTheme="majorEastAsia" w:hAnsiTheme="majorHAnsi" w:cstheme="majorBidi"/>
          <w:bCs/>
          <w:kern w:val="28"/>
        </w:rPr>
      </w:pPr>
    </w:p>
    <w:p w14:paraId="24C73E42" w14:textId="77777777" w:rsidR="006C34D0" w:rsidRDefault="006C34D0" w:rsidP="006C34D0">
      <w:pPr>
        <w:ind w:firstLine="0"/>
        <w:rPr>
          <w:rFonts w:asciiTheme="majorHAnsi" w:eastAsiaTheme="majorEastAsia" w:hAnsiTheme="majorHAnsi" w:cstheme="majorBidi"/>
          <w:bCs/>
          <w:kern w:val="28"/>
        </w:rPr>
      </w:pPr>
    </w:p>
    <w:p w14:paraId="0AAC209A" w14:textId="77777777" w:rsidR="006C34D0" w:rsidRDefault="006C34D0" w:rsidP="006C34D0">
      <w:pPr>
        <w:ind w:firstLine="0"/>
        <w:rPr>
          <w:rFonts w:asciiTheme="majorHAnsi" w:eastAsiaTheme="majorEastAsia" w:hAnsiTheme="majorHAnsi" w:cstheme="majorBidi"/>
          <w:bCs/>
          <w:kern w:val="28"/>
        </w:rPr>
      </w:pPr>
    </w:p>
    <w:p w14:paraId="086B7762" w14:textId="77777777" w:rsidR="006C34D0" w:rsidRDefault="006C34D0" w:rsidP="006C34D0">
      <w:pPr>
        <w:ind w:firstLine="0"/>
        <w:rPr>
          <w:rFonts w:asciiTheme="majorHAnsi" w:eastAsiaTheme="majorEastAsia" w:hAnsiTheme="majorHAnsi" w:cstheme="majorBidi"/>
          <w:bCs/>
          <w:kern w:val="28"/>
        </w:rPr>
      </w:pPr>
    </w:p>
    <w:p w14:paraId="1DCFB05D" w14:textId="77777777" w:rsidR="006C34D0" w:rsidRDefault="006C34D0" w:rsidP="006C34D0">
      <w:pPr>
        <w:ind w:firstLine="0"/>
        <w:rPr>
          <w:rFonts w:asciiTheme="majorHAnsi" w:eastAsiaTheme="majorEastAsia" w:hAnsiTheme="majorHAnsi" w:cstheme="majorBidi"/>
          <w:bCs/>
          <w:kern w:val="28"/>
        </w:rPr>
      </w:pPr>
    </w:p>
    <w:p w14:paraId="43AD9762" w14:textId="77777777" w:rsidR="006C34D0" w:rsidRDefault="006C34D0" w:rsidP="006C34D0">
      <w:pPr>
        <w:ind w:firstLine="0"/>
        <w:rPr>
          <w:rFonts w:asciiTheme="majorHAnsi" w:eastAsiaTheme="majorEastAsia" w:hAnsiTheme="majorHAnsi" w:cstheme="majorBidi"/>
          <w:bCs/>
          <w:kern w:val="28"/>
        </w:rPr>
      </w:pPr>
    </w:p>
    <w:p w14:paraId="75955BE5" w14:textId="77777777" w:rsidR="006C34D0" w:rsidRDefault="006C34D0" w:rsidP="006C34D0">
      <w:pPr>
        <w:ind w:firstLine="0"/>
        <w:rPr>
          <w:rFonts w:asciiTheme="majorHAnsi" w:eastAsiaTheme="majorEastAsia" w:hAnsiTheme="majorHAnsi" w:cstheme="majorBidi"/>
          <w:bCs/>
          <w:kern w:val="28"/>
        </w:rPr>
      </w:pPr>
    </w:p>
    <w:p w14:paraId="7DF36376" w14:textId="77777777" w:rsidR="006C34D0" w:rsidRDefault="006C34D0" w:rsidP="006C34D0">
      <w:pPr>
        <w:ind w:firstLine="0"/>
        <w:rPr>
          <w:rFonts w:asciiTheme="majorHAnsi" w:eastAsiaTheme="majorEastAsia" w:hAnsiTheme="majorHAnsi" w:cstheme="majorBidi"/>
          <w:bCs/>
          <w:kern w:val="28"/>
        </w:rPr>
      </w:pPr>
    </w:p>
    <w:p w14:paraId="7D3BAF0F" w14:textId="77777777" w:rsidR="006C34D0" w:rsidRDefault="006C34D0" w:rsidP="006C34D0">
      <w:pPr>
        <w:ind w:firstLine="0"/>
        <w:rPr>
          <w:rFonts w:asciiTheme="majorHAnsi" w:eastAsiaTheme="majorEastAsia" w:hAnsiTheme="majorHAnsi" w:cstheme="majorBidi"/>
          <w:bCs/>
          <w:kern w:val="28"/>
        </w:rPr>
      </w:pPr>
    </w:p>
    <w:p w14:paraId="75B7C2C4" w14:textId="77777777" w:rsidR="006C34D0" w:rsidRDefault="006C34D0" w:rsidP="006C34D0">
      <w:pPr>
        <w:ind w:firstLine="0"/>
        <w:rPr>
          <w:rFonts w:asciiTheme="majorHAnsi" w:eastAsiaTheme="majorEastAsia" w:hAnsiTheme="majorHAnsi" w:cstheme="majorBidi"/>
          <w:bCs/>
          <w:kern w:val="28"/>
        </w:rPr>
      </w:pPr>
    </w:p>
    <w:p w14:paraId="25B7BDD5" w14:textId="77777777" w:rsidR="006C34D0" w:rsidRDefault="006C34D0" w:rsidP="006C34D0">
      <w:pPr>
        <w:ind w:firstLine="0"/>
        <w:rPr>
          <w:rFonts w:asciiTheme="majorHAnsi" w:eastAsiaTheme="majorEastAsia" w:hAnsiTheme="majorHAnsi" w:cstheme="majorBidi"/>
          <w:bCs/>
          <w:kern w:val="28"/>
        </w:rPr>
      </w:pPr>
    </w:p>
    <w:p w14:paraId="14FA6C1F" w14:textId="77777777" w:rsidR="006C34D0" w:rsidRDefault="006C34D0" w:rsidP="006C34D0">
      <w:pPr>
        <w:ind w:firstLine="0"/>
        <w:rPr>
          <w:rFonts w:asciiTheme="majorHAnsi" w:eastAsiaTheme="majorEastAsia" w:hAnsiTheme="majorHAnsi" w:cstheme="majorBidi"/>
          <w:bCs/>
          <w:kern w:val="28"/>
        </w:rPr>
      </w:pPr>
    </w:p>
    <w:p w14:paraId="6612AFA2" w14:textId="77777777" w:rsidR="006C34D0" w:rsidRDefault="006C34D0" w:rsidP="006C34D0">
      <w:pPr>
        <w:ind w:firstLine="0"/>
        <w:rPr>
          <w:rFonts w:asciiTheme="majorHAnsi" w:eastAsiaTheme="majorEastAsia" w:hAnsiTheme="majorHAnsi" w:cstheme="majorBidi"/>
          <w:bCs/>
          <w:kern w:val="28"/>
        </w:rPr>
      </w:pPr>
    </w:p>
    <w:p w14:paraId="75E8D9E7" w14:textId="77777777" w:rsidR="006C34D0" w:rsidRDefault="006C34D0" w:rsidP="006C34D0">
      <w:pPr>
        <w:ind w:firstLine="0"/>
        <w:rPr>
          <w:rFonts w:asciiTheme="majorHAnsi" w:eastAsiaTheme="majorEastAsia" w:hAnsiTheme="majorHAnsi" w:cstheme="majorBidi"/>
          <w:bCs/>
          <w:kern w:val="28"/>
        </w:rPr>
      </w:pPr>
    </w:p>
    <w:p w14:paraId="00FC5D05" w14:textId="77777777" w:rsidR="006C34D0" w:rsidRDefault="006C34D0" w:rsidP="006C34D0">
      <w:pPr>
        <w:ind w:firstLine="0"/>
        <w:rPr>
          <w:rFonts w:asciiTheme="majorHAnsi" w:eastAsiaTheme="majorEastAsia" w:hAnsiTheme="majorHAnsi" w:cstheme="majorBidi"/>
          <w:bCs/>
          <w:kern w:val="28"/>
        </w:rPr>
      </w:pPr>
    </w:p>
    <w:p w14:paraId="6C894415" w14:textId="77777777" w:rsidR="006C34D0" w:rsidRPr="006C34D0" w:rsidRDefault="006C34D0" w:rsidP="005F22BA">
      <w:pPr>
        <w:ind w:firstLine="0"/>
        <w:rPr>
          <w:rFonts w:asciiTheme="majorHAnsi" w:eastAsiaTheme="majorEastAsia" w:hAnsiTheme="majorHAnsi" w:cstheme="majorBidi"/>
          <w:b/>
          <w:bCs/>
          <w:kern w:val="28"/>
        </w:rPr>
      </w:pPr>
      <w:r w:rsidRPr="006C34D0">
        <w:rPr>
          <w:rFonts w:asciiTheme="majorHAnsi" w:eastAsiaTheme="majorEastAsia" w:hAnsiTheme="majorHAnsi" w:cstheme="majorBidi"/>
          <w:b/>
          <w:bCs/>
          <w:kern w:val="28"/>
        </w:rPr>
        <w:lastRenderedPageBreak/>
        <w:t>Works Cited</w:t>
      </w:r>
      <w:r w:rsidR="005F22BA">
        <w:rPr>
          <w:rFonts w:asciiTheme="majorHAnsi" w:eastAsiaTheme="majorEastAsia" w:hAnsiTheme="majorHAnsi" w:cstheme="majorBidi"/>
          <w:b/>
          <w:bCs/>
          <w:kern w:val="28"/>
        </w:rPr>
        <w:t>:</w:t>
      </w:r>
    </w:p>
    <w:p w14:paraId="6905CD78" w14:textId="77777777" w:rsidR="006C34D0" w:rsidRPr="006C34D0" w:rsidRDefault="006C34D0" w:rsidP="006C34D0">
      <w:pPr>
        <w:ind w:left="720" w:hanging="720"/>
        <w:rPr>
          <w:rFonts w:asciiTheme="majorHAnsi" w:eastAsiaTheme="majorEastAsia" w:hAnsiTheme="majorHAnsi" w:cstheme="majorBidi"/>
          <w:bCs/>
          <w:kern w:val="28"/>
        </w:rPr>
      </w:pPr>
      <w:r w:rsidRPr="006C34D0">
        <w:rPr>
          <w:rFonts w:asciiTheme="majorHAnsi" w:eastAsiaTheme="majorEastAsia" w:hAnsiTheme="majorHAnsi" w:cstheme="majorBidi"/>
          <w:bCs/>
          <w:kern w:val="28"/>
        </w:rPr>
        <w:t>Biswas, Asit K. "Major water problems facing the world." </w:t>
      </w:r>
      <w:r w:rsidRPr="006C34D0">
        <w:rPr>
          <w:rFonts w:asciiTheme="majorHAnsi" w:eastAsiaTheme="majorEastAsia" w:hAnsiTheme="majorHAnsi" w:cstheme="majorBidi"/>
          <w:bCs/>
          <w:i/>
          <w:iCs/>
          <w:kern w:val="28"/>
        </w:rPr>
        <w:t>International Journal of Water Resources Development</w:t>
      </w:r>
      <w:r w:rsidRPr="006C34D0">
        <w:rPr>
          <w:rFonts w:asciiTheme="majorHAnsi" w:eastAsiaTheme="majorEastAsia" w:hAnsiTheme="majorHAnsi" w:cstheme="majorBidi"/>
          <w:bCs/>
          <w:kern w:val="28"/>
        </w:rPr>
        <w:t> 1.1 (1983): 1-14.</w:t>
      </w:r>
    </w:p>
    <w:p w14:paraId="1EA852EE" w14:textId="77777777" w:rsidR="006C34D0" w:rsidRPr="006C34D0" w:rsidRDefault="006C34D0" w:rsidP="006C34D0">
      <w:pPr>
        <w:ind w:left="720" w:hanging="720"/>
        <w:rPr>
          <w:rFonts w:asciiTheme="majorHAnsi" w:eastAsiaTheme="majorEastAsia" w:hAnsiTheme="majorHAnsi" w:cstheme="majorBidi"/>
          <w:bCs/>
          <w:kern w:val="28"/>
        </w:rPr>
      </w:pPr>
      <w:r w:rsidRPr="006C34D0">
        <w:rPr>
          <w:rFonts w:asciiTheme="majorHAnsi" w:eastAsiaTheme="majorEastAsia" w:hAnsiTheme="majorHAnsi" w:cstheme="majorBidi"/>
          <w:bCs/>
          <w:kern w:val="28"/>
        </w:rPr>
        <w:t>Bommer, Jürgen, and Eberhard Ritz. "Water quality–A neglected problem in hemodialysis." </w:t>
      </w:r>
      <w:r w:rsidRPr="006C34D0">
        <w:rPr>
          <w:rFonts w:asciiTheme="majorHAnsi" w:eastAsiaTheme="majorEastAsia" w:hAnsiTheme="majorHAnsi" w:cstheme="majorBidi"/>
          <w:bCs/>
          <w:i/>
          <w:iCs/>
          <w:kern w:val="28"/>
        </w:rPr>
        <w:t>Nephron</w:t>
      </w:r>
      <w:r w:rsidRPr="006C34D0">
        <w:rPr>
          <w:rFonts w:asciiTheme="majorHAnsi" w:eastAsiaTheme="majorEastAsia" w:hAnsiTheme="majorHAnsi" w:cstheme="majorBidi"/>
          <w:bCs/>
          <w:kern w:val="28"/>
        </w:rPr>
        <w:t> 46.1 (1987): 1-6.</w:t>
      </w:r>
    </w:p>
    <w:p w14:paraId="3A82423D" w14:textId="77777777" w:rsidR="006C34D0" w:rsidRPr="006C34D0" w:rsidRDefault="006C34D0" w:rsidP="006C34D0">
      <w:pPr>
        <w:ind w:left="720" w:hanging="720"/>
        <w:rPr>
          <w:rFonts w:asciiTheme="majorHAnsi" w:eastAsiaTheme="majorEastAsia" w:hAnsiTheme="majorHAnsi" w:cstheme="majorBidi"/>
          <w:bCs/>
          <w:kern w:val="28"/>
        </w:rPr>
      </w:pPr>
      <w:r w:rsidRPr="006C34D0">
        <w:rPr>
          <w:rFonts w:asciiTheme="majorHAnsi" w:eastAsiaTheme="majorEastAsia" w:hAnsiTheme="majorHAnsi" w:cstheme="majorBidi"/>
          <w:bCs/>
          <w:kern w:val="28"/>
        </w:rPr>
        <w:t>Gleick, Peter H. "Basic water requirements for human activities: meeting basic needs." </w:t>
      </w:r>
      <w:r w:rsidRPr="006C34D0">
        <w:rPr>
          <w:rFonts w:asciiTheme="majorHAnsi" w:eastAsiaTheme="majorEastAsia" w:hAnsiTheme="majorHAnsi" w:cstheme="majorBidi"/>
          <w:bCs/>
          <w:i/>
          <w:iCs/>
          <w:kern w:val="28"/>
        </w:rPr>
        <w:t>Water international</w:t>
      </w:r>
      <w:r w:rsidRPr="006C34D0">
        <w:rPr>
          <w:rFonts w:asciiTheme="majorHAnsi" w:eastAsiaTheme="majorEastAsia" w:hAnsiTheme="majorHAnsi" w:cstheme="majorBidi"/>
          <w:bCs/>
          <w:kern w:val="28"/>
        </w:rPr>
        <w:t> 21.2 (1996): 83-92.</w:t>
      </w:r>
    </w:p>
    <w:p w14:paraId="3233E678" w14:textId="77777777" w:rsidR="006C34D0" w:rsidRPr="006C34D0" w:rsidRDefault="006C34D0" w:rsidP="006C34D0">
      <w:pPr>
        <w:ind w:left="720" w:hanging="720"/>
        <w:rPr>
          <w:rFonts w:asciiTheme="majorHAnsi" w:eastAsiaTheme="majorEastAsia" w:hAnsiTheme="majorHAnsi" w:cstheme="majorBidi"/>
          <w:bCs/>
          <w:kern w:val="28"/>
        </w:rPr>
      </w:pPr>
      <w:r w:rsidRPr="006C34D0">
        <w:rPr>
          <w:rFonts w:asciiTheme="majorHAnsi" w:eastAsiaTheme="majorEastAsia" w:hAnsiTheme="majorHAnsi" w:cstheme="majorBidi"/>
          <w:bCs/>
          <w:kern w:val="28"/>
        </w:rPr>
        <w:t>Saeijs, H. L. F., and M. J. Van Berkel. "Global water crisis: the major issue of the 21st century, a growing and explosive problem." </w:t>
      </w:r>
      <w:r w:rsidRPr="006C34D0">
        <w:rPr>
          <w:rFonts w:asciiTheme="majorHAnsi" w:eastAsiaTheme="majorEastAsia" w:hAnsiTheme="majorHAnsi" w:cstheme="majorBidi"/>
          <w:bCs/>
          <w:i/>
          <w:iCs/>
          <w:kern w:val="28"/>
        </w:rPr>
        <w:t>European Water Pollution Control</w:t>
      </w:r>
      <w:r w:rsidRPr="006C34D0">
        <w:rPr>
          <w:rFonts w:asciiTheme="majorHAnsi" w:eastAsiaTheme="majorEastAsia" w:hAnsiTheme="majorHAnsi" w:cstheme="majorBidi"/>
          <w:bCs/>
          <w:kern w:val="28"/>
        </w:rPr>
        <w:t> 4.5 (1995): 26-40.</w:t>
      </w:r>
    </w:p>
    <w:p w14:paraId="0C1D47F0" w14:textId="77777777" w:rsidR="00EB54F2" w:rsidRPr="00EB54F2" w:rsidRDefault="00A05008" w:rsidP="00EB54F2">
      <w:pPr>
        <w:pStyle w:val="Bibliography"/>
        <w:rPr>
          <w:rFonts w:ascii="Times New Roman" w:hAnsi="Times New Roman" w:cs="Times New Roman"/>
        </w:rPr>
      </w:pPr>
      <w:r>
        <w:rPr>
          <w:rFonts w:asciiTheme="majorHAnsi" w:eastAsiaTheme="majorEastAsia" w:hAnsiTheme="majorHAnsi" w:cstheme="majorBidi"/>
          <w:bCs/>
          <w:kern w:val="28"/>
        </w:rPr>
        <w:fldChar w:fldCharType="begin"/>
      </w:r>
      <w:r>
        <w:rPr>
          <w:rFonts w:asciiTheme="majorHAnsi" w:eastAsiaTheme="majorEastAsia" w:hAnsiTheme="majorHAnsi" w:cstheme="majorBidi"/>
          <w:bCs/>
          <w:kern w:val="28"/>
        </w:rPr>
        <w:instrText xml:space="preserve"> ADDIN ZOTERO_BIBL {"uncited":[],"omitted":[],"custom":[]} CSL_BIBLIOGRAPHY </w:instrText>
      </w:r>
      <w:r>
        <w:rPr>
          <w:rFonts w:asciiTheme="majorHAnsi" w:eastAsiaTheme="majorEastAsia" w:hAnsiTheme="majorHAnsi" w:cstheme="majorBidi"/>
          <w:bCs/>
          <w:kern w:val="28"/>
        </w:rPr>
        <w:fldChar w:fldCharType="separate"/>
      </w:r>
      <w:r w:rsidR="00EB54F2" w:rsidRPr="00EB54F2">
        <w:rPr>
          <w:rFonts w:ascii="Times New Roman" w:hAnsi="Times New Roman" w:cs="Times New Roman"/>
          <w:i/>
          <w:iCs/>
        </w:rPr>
        <w:t>Water | United Nations</w:t>
      </w:r>
      <w:r w:rsidR="00EB54F2" w:rsidRPr="00EB54F2">
        <w:rPr>
          <w:rFonts w:ascii="Times New Roman" w:hAnsi="Times New Roman" w:cs="Times New Roman"/>
        </w:rPr>
        <w:t>. https://www.un.org/en/sections/issues-depth/water/. Accessed 16 Dec. 2019.</w:t>
      </w:r>
    </w:p>
    <w:p w14:paraId="5A5D7A75" w14:textId="77777777" w:rsidR="006C34D0" w:rsidRPr="00632DC8" w:rsidRDefault="00A05008" w:rsidP="006C34D0">
      <w:pPr>
        <w:ind w:left="720" w:hanging="720"/>
        <w:rPr>
          <w:rFonts w:asciiTheme="majorHAnsi" w:eastAsiaTheme="majorEastAsia" w:hAnsiTheme="majorHAnsi" w:cstheme="majorBidi"/>
          <w:bCs/>
          <w:kern w:val="28"/>
        </w:rPr>
      </w:pPr>
      <w:r>
        <w:rPr>
          <w:rFonts w:asciiTheme="majorHAnsi" w:eastAsiaTheme="majorEastAsia" w:hAnsiTheme="majorHAnsi" w:cstheme="majorBidi"/>
          <w:bCs/>
          <w:kern w:val="28"/>
        </w:rPr>
        <w:fldChar w:fldCharType="end"/>
      </w:r>
    </w:p>
    <w:sectPr w:rsidR="006C34D0" w:rsidRPr="00632DC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A70E87" w14:textId="77777777" w:rsidR="00A329A4" w:rsidRDefault="00A329A4">
      <w:pPr>
        <w:spacing w:line="240" w:lineRule="auto"/>
      </w:pPr>
      <w:r>
        <w:separator/>
      </w:r>
    </w:p>
  </w:endnote>
  <w:endnote w:type="continuationSeparator" w:id="0">
    <w:p w14:paraId="7BD898AE" w14:textId="77777777" w:rsidR="00A329A4" w:rsidRDefault="00A329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44C02E" w14:textId="77777777" w:rsidR="00A329A4" w:rsidRDefault="00A329A4">
      <w:pPr>
        <w:spacing w:line="240" w:lineRule="auto"/>
      </w:pPr>
      <w:r>
        <w:separator/>
      </w:r>
    </w:p>
  </w:footnote>
  <w:footnote w:type="continuationSeparator" w:id="0">
    <w:p w14:paraId="58B3161F" w14:textId="77777777" w:rsidR="00A329A4" w:rsidRDefault="00A329A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FCEBC" w14:textId="77777777" w:rsidR="00E614DD" w:rsidRDefault="00A329A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460D5">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8EE890" w14:textId="77777777" w:rsidR="00E614DD" w:rsidRDefault="00A329A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41323">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0D84819"/>
    <w:multiLevelType w:val="hybridMultilevel"/>
    <w:tmpl w:val="F55A2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346FC3"/>
    <w:multiLevelType w:val="multilevel"/>
    <w:tmpl w:val="9CF04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3B417C2"/>
    <w:multiLevelType w:val="hybridMultilevel"/>
    <w:tmpl w:val="BB1E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AE30889"/>
    <w:multiLevelType w:val="multilevel"/>
    <w:tmpl w:val="37229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B1B5787"/>
    <w:multiLevelType w:val="multilevel"/>
    <w:tmpl w:val="4572ABF8"/>
    <w:numStyleLink w:val="MLAOutline"/>
  </w:abstractNum>
  <w:abstractNum w:abstractNumId="23" w15:restartNumberingAfterBreak="0">
    <w:nsid w:val="5D110DB6"/>
    <w:multiLevelType w:val="hybridMultilevel"/>
    <w:tmpl w:val="C13A541E"/>
    <w:lvl w:ilvl="0" w:tplc="54AEF3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BA854C0"/>
    <w:multiLevelType w:val="hybridMultilevel"/>
    <w:tmpl w:val="18062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20"/>
  </w:num>
  <w:num w:numId="13">
    <w:abstractNumId w:val="22"/>
  </w:num>
  <w:num w:numId="14">
    <w:abstractNumId w:val="16"/>
  </w:num>
  <w:num w:numId="15">
    <w:abstractNumId w:val="25"/>
  </w:num>
  <w:num w:numId="16">
    <w:abstractNumId w:val="19"/>
  </w:num>
  <w:num w:numId="17">
    <w:abstractNumId w:val="11"/>
  </w:num>
  <w:num w:numId="18">
    <w:abstractNumId w:val="10"/>
  </w:num>
  <w:num w:numId="19">
    <w:abstractNumId w:val="18"/>
  </w:num>
  <w:num w:numId="20">
    <w:abstractNumId w:val="27"/>
  </w:num>
  <w:num w:numId="21">
    <w:abstractNumId w:val="15"/>
  </w:num>
  <w:num w:numId="22">
    <w:abstractNumId w:val="24"/>
  </w:num>
  <w:num w:numId="23">
    <w:abstractNumId w:val="23"/>
  </w:num>
  <w:num w:numId="24">
    <w:abstractNumId w:val="21"/>
  </w:num>
  <w:num w:numId="25">
    <w:abstractNumId w:val="13"/>
  </w:num>
  <w:num w:numId="26">
    <w:abstractNumId w:val="26"/>
  </w:num>
  <w:num w:numId="27">
    <w:abstractNumId w:val="12"/>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05CB"/>
    <w:rsid w:val="00004353"/>
    <w:rsid w:val="000047CE"/>
    <w:rsid w:val="00014EA7"/>
    <w:rsid w:val="00017052"/>
    <w:rsid w:val="00040CBB"/>
    <w:rsid w:val="00041A2E"/>
    <w:rsid w:val="00041B6A"/>
    <w:rsid w:val="00046825"/>
    <w:rsid w:val="000576D1"/>
    <w:rsid w:val="00061E91"/>
    <w:rsid w:val="0006384F"/>
    <w:rsid w:val="00064207"/>
    <w:rsid w:val="0008312B"/>
    <w:rsid w:val="00084E06"/>
    <w:rsid w:val="00093427"/>
    <w:rsid w:val="000A1EB6"/>
    <w:rsid w:val="000A7AB8"/>
    <w:rsid w:val="000B78C8"/>
    <w:rsid w:val="000B78DC"/>
    <w:rsid w:val="000E07F6"/>
    <w:rsid w:val="0010187C"/>
    <w:rsid w:val="00123718"/>
    <w:rsid w:val="00125A37"/>
    <w:rsid w:val="0013121A"/>
    <w:rsid w:val="00140147"/>
    <w:rsid w:val="001415E6"/>
    <w:rsid w:val="001463B2"/>
    <w:rsid w:val="00147AB7"/>
    <w:rsid w:val="00160047"/>
    <w:rsid w:val="00160614"/>
    <w:rsid w:val="0016743A"/>
    <w:rsid w:val="00172B2A"/>
    <w:rsid w:val="00180A24"/>
    <w:rsid w:val="0018463E"/>
    <w:rsid w:val="00186FF0"/>
    <w:rsid w:val="00187255"/>
    <w:rsid w:val="00196F06"/>
    <w:rsid w:val="001B23E7"/>
    <w:rsid w:val="001B32A4"/>
    <w:rsid w:val="001E0F53"/>
    <w:rsid w:val="001F29CB"/>
    <w:rsid w:val="001F62C0"/>
    <w:rsid w:val="002075FE"/>
    <w:rsid w:val="00230B2D"/>
    <w:rsid w:val="00231797"/>
    <w:rsid w:val="00233468"/>
    <w:rsid w:val="00245E02"/>
    <w:rsid w:val="002510C6"/>
    <w:rsid w:val="00275238"/>
    <w:rsid w:val="00275F3B"/>
    <w:rsid w:val="002B0BEB"/>
    <w:rsid w:val="002B615D"/>
    <w:rsid w:val="002D16BF"/>
    <w:rsid w:val="002D19B4"/>
    <w:rsid w:val="002E7689"/>
    <w:rsid w:val="002F031D"/>
    <w:rsid w:val="002F1B9B"/>
    <w:rsid w:val="00302BEF"/>
    <w:rsid w:val="00303CD0"/>
    <w:rsid w:val="003116E4"/>
    <w:rsid w:val="00315905"/>
    <w:rsid w:val="00327CB9"/>
    <w:rsid w:val="00337CC8"/>
    <w:rsid w:val="00337E37"/>
    <w:rsid w:val="003439FC"/>
    <w:rsid w:val="003460D5"/>
    <w:rsid w:val="00352AD3"/>
    <w:rsid w:val="00353B66"/>
    <w:rsid w:val="00364805"/>
    <w:rsid w:val="003F718F"/>
    <w:rsid w:val="0041582E"/>
    <w:rsid w:val="00420EEE"/>
    <w:rsid w:val="00436707"/>
    <w:rsid w:val="00456604"/>
    <w:rsid w:val="00457B8C"/>
    <w:rsid w:val="004637B0"/>
    <w:rsid w:val="004859E5"/>
    <w:rsid w:val="00487D0D"/>
    <w:rsid w:val="00490D05"/>
    <w:rsid w:val="0049105C"/>
    <w:rsid w:val="004A2675"/>
    <w:rsid w:val="004C6AAD"/>
    <w:rsid w:val="004E6786"/>
    <w:rsid w:val="004F7139"/>
    <w:rsid w:val="004F7B07"/>
    <w:rsid w:val="00504A81"/>
    <w:rsid w:val="005131A8"/>
    <w:rsid w:val="00516C83"/>
    <w:rsid w:val="005525EB"/>
    <w:rsid w:val="0055547A"/>
    <w:rsid w:val="00565C4B"/>
    <w:rsid w:val="0057093C"/>
    <w:rsid w:val="00583F92"/>
    <w:rsid w:val="005962BD"/>
    <w:rsid w:val="005A00CC"/>
    <w:rsid w:val="005B24AA"/>
    <w:rsid w:val="005F0BF5"/>
    <w:rsid w:val="005F22BA"/>
    <w:rsid w:val="00621928"/>
    <w:rsid w:val="00632DC8"/>
    <w:rsid w:val="0064068C"/>
    <w:rsid w:val="00640C62"/>
    <w:rsid w:val="00641323"/>
    <w:rsid w:val="00642130"/>
    <w:rsid w:val="00657B91"/>
    <w:rsid w:val="00662B7B"/>
    <w:rsid w:val="00662B85"/>
    <w:rsid w:val="006714C3"/>
    <w:rsid w:val="00691EC1"/>
    <w:rsid w:val="006A5F32"/>
    <w:rsid w:val="006C34D0"/>
    <w:rsid w:val="006C4855"/>
    <w:rsid w:val="006D3304"/>
    <w:rsid w:val="006F5CBC"/>
    <w:rsid w:val="00701372"/>
    <w:rsid w:val="0070422F"/>
    <w:rsid w:val="007149E4"/>
    <w:rsid w:val="007256F2"/>
    <w:rsid w:val="0073704E"/>
    <w:rsid w:val="00755770"/>
    <w:rsid w:val="00766436"/>
    <w:rsid w:val="007707FB"/>
    <w:rsid w:val="0077435C"/>
    <w:rsid w:val="007761E6"/>
    <w:rsid w:val="0078004E"/>
    <w:rsid w:val="0078139B"/>
    <w:rsid w:val="007957E3"/>
    <w:rsid w:val="007B0FFD"/>
    <w:rsid w:val="007C53FB"/>
    <w:rsid w:val="007E5878"/>
    <w:rsid w:val="007F5CE7"/>
    <w:rsid w:val="007F5FC9"/>
    <w:rsid w:val="007F6A46"/>
    <w:rsid w:val="007F6E03"/>
    <w:rsid w:val="00806F73"/>
    <w:rsid w:val="00826399"/>
    <w:rsid w:val="0082753D"/>
    <w:rsid w:val="00834326"/>
    <w:rsid w:val="00855083"/>
    <w:rsid w:val="0087278C"/>
    <w:rsid w:val="008942A8"/>
    <w:rsid w:val="008A0AC2"/>
    <w:rsid w:val="008A4CD4"/>
    <w:rsid w:val="008A551F"/>
    <w:rsid w:val="008A6D9A"/>
    <w:rsid w:val="008B7D18"/>
    <w:rsid w:val="008D4B8C"/>
    <w:rsid w:val="008D7520"/>
    <w:rsid w:val="008D790F"/>
    <w:rsid w:val="008E65CF"/>
    <w:rsid w:val="008F1F97"/>
    <w:rsid w:val="008F4052"/>
    <w:rsid w:val="009437CD"/>
    <w:rsid w:val="00950207"/>
    <w:rsid w:val="00957E2F"/>
    <w:rsid w:val="00957EC1"/>
    <w:rsid w:val="009729C1"/>
    <w:rsid w:val="00985A65"/>
    <w:rsid w:val="009A3159"/>
    <w:rsid w:val="009A33F8"/>
    <w:rsid w:val="009B257F"/>
    <w:rsid w:val="009B63F2"/>
    <w:rsid w:val="009C17B5"/>
    <w:rsid w:val="009C73CB"/>
    <w:rsid w:val="009D1E76"/>
    <w:rsid w:val="009D4EB3"/>
    <w:rsid w:val="009E2C33"/>
    <w:rsid w:val="009F748F"/>
    <w:rsid w:val="00A05008"/>
    <w:rsid w:val="00A14192"/>
    <w:rsid w:val="00A30948"/>
    <w:rsid w:val="00A329A4"/>
    <w:rsid w:val="00A364A3"/>
    <w:rsid w:val="00A41CC6"/>
    <w:rsid w:val="00A42164"/>
    <w:rsid w:val="00A437A4"/>
    <w:rsid w:val="00A4545E"/>
    <w:rsid w:val="00A51591"/>
    <w:rsid w:val="00A762B9"/>
    <w:rsid w:val="00A77BD3"/>
    <w:rsid w:val="00A840D7"/>
    <w:rsid w:val="00A87729"/>
    <w:rsid w:val="00A93BAA"/>
    <w:rsid w:val="00AB2469"/>
    <w:rsid w:val="00AB579A"/>
    <w:rsid w:val="00AC014E"/>
    <w:rsid w:val="00AC1F40"/>
    <w:rsid w:val="00AE4246"/>
    <w:rsid w:val="00AE4A42"/>
    <w:rsid w:val="00B02C64"/>
    <w:rsid w:val="00B05E72"/>
    <w:rsid w:val="00B13D1B"/>
    <w:rsid w:val="00B43A3F"/>
    <w:rsid w:val="00B5166E"/>
    <w:rsid w:val="00B525A6"/>
    <w:rsid w:val="00B818DF"/>
    <w:rsid w:val="00B82DF2"/>
    <w:rsid w:val="00BA1BAA"/>
    <w:rsid w:val="00BA7215"/>
    <w:rsid w:val="00BB1A9E"/>
    <w:rsid w:val="00BB619B"/>
    <w:rsid w:val="00BB7238"/>
    <w:rsid w:val="00BD1821"/>
    <w:rsid w:val="00BD340A"/>
    <w:rsid w:val="00BD63AA"/>
    <w:rsid w:val="00BE06EE"/>
    <w:rsid w:val="00BE17FE"/>
    <w:rsid w:val="00BE1A73"/>
    <w:rsid w:val="00BE296E"/>
    <w:rsid w:val="00BE7731"/>
    <w:rsid w:val="00C04479"/>
    <w:rsid w:val="00C2037B"/>
    <w:rsid w:val="00C32C73"/>
    <w:rsid w:val="00C338F0"/>
    <w:rsid w:val="00C5058C"/>
    <w:rsid w:val="00C65246"/>
    <w:rsid w:val="00C72A45"/>
    <w:rsid w:val="00C73F5E"/>
    <w:rsid w:val="00C879FD"/>
    <w:rsid w:val="00C903DA"/>
    <w:rsid w:val="00CA1923"/>
    <w:rsid w:val="00CB0C9C"/>
    <w:rsid w:val="00CC4166"/>
    <w:rsid w:val="00CD052B"/>
    <w:rsid w:val="00CD3FEE"/>
    <w:rsid w:val="00CE5D46"/>
    <w:rsid w:val="00D012C5"/>
    <w:rsid w:val="00D01CA7"/>
    <w:rsid w:val="00D05A7B"/>
    <w:rsid w:val="00D0625B"/>
    <w:rsid w:val="00D11271"/>
    <w:rsid w:val="00D134A0"/>
    <w:rsid w:val="00D164B1"/>
    <w:rsid w:val="00D52117"/>
    <w:rsid w:val="00D67242"/>
    <w:rsid w:val="00D75BAC"/>
    <w:rsid w:val="00D81E7D"/>
    <w:rsid w:val="00DB0D39"/>
    <w:rsid w:val="00DC73A7"/>
    <w:rsid w:val="00DE0E89"/>
    <w:rsid w:val="00DE322C"/>
    <w:rsid w:val="00DE6ABD"/>
    <w:rsid w:val="00DE7788"/>
    <w:rsid w:val="00E03F53"/>
    <w:rsid w:val="00E10B7B"/>
    <w:rsid w:val="00E14005"/>
    <w:rsid w:val="00E17EBD"/>
    <w:rsid w:val="00E3677C"/>
    <w:rsid w:val="00E4122D"/>
    <w:rsid w:val="00E432AB"/>
    <w:rsid w:val="00E43490"/>
    <w:rsid w:val="00E472FA"/>
    <w:rsid w:val="00E614DD"/>
    <w:rsid w:val="00E627B4"/>
    <w:rsid w:val="00E9465E"/>
    <w:rsid w:val="00E951C1"/>
    <w:rsid w:val="00E974B2"/>
    <w:rsid w:val="00EA58DB"/>
    <w:rsid w:val="00EB54F2"/>
    <w:rsid w:val="00EB684E"/>
    <w:rsid w:val="00EF3D14"/>
    <w:rsid w:val="00F05C45"/>
    <w:rsid w:val="00F200D5"/>
    <w:rsid w:val="00F42D05"/>
    <w:rsid w:val="00F82466"/>
    <w:rsid w:val="00F83220"/>
    <w:rsid w:val="00F9444C"/>
    <w:rsid w:val="00FA211C"/>
    <w:rsid w:val="00FC3A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15858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BE296E"/>
    <w:rPr>
      <w:color w:val="5F5F5F" w:themeColor="hyperlink"/>
      <w:u w:val="single"/>
    </w:rPr>
  </w:style>
  <w:style w:type="paragraph" w:styleId="ListParagraph">
    <w:name w:val="List Paragraph"/>
    <w:basedOn w:val="Normal"/>
    <w:uiPriority w:val="34"/>
    <w:unhideWhenUsed/>
    <w:qFormat/>
    <w:rsid w:val="009729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44174978">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8653218">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73325947">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18040221">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3555266">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07612119">
      <w:bodyDiv w:val="1"/>
      <w:marLeft w:val="0"/>
      <w:marRight w:val="0"/>
      <w:marTop w:val="0"/>
      <w:marBottom w:val="0"/>
      <w:divBdr>
        <w:top w:val="none" w:sz="0" w:space="0" w:color="auto"/>
        <w:left w:val="none" w:sz="0" w:space="0" w:color="auto"/>
        <w:bottom w:val="none" w:sz="0" w:space="0" w:color="auto"/>
        <w:right w:val="none" w:sz="0" w:space="0" w:color="auto"/>
      </w:divBdr>
    </w:div>
    <w:div w:id="1425607966">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72751792">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057391958">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3F3A"/>
    <w:rsid w:val="00084FC0"/>
    <w:rsid w:val="000851F4"/>
    <w:rsid w:val="000D1766"/>
    <w:rsid w:val="000E3C2B"/>
    <w:rsid w:val="00100A54"/>
    <w:rsid w:val="00142BD5"/>
    <w:rsid w:val="00160074"/>
    <w:rsid w:val="0019019F"/>
    <w:rsid w:val="001B52F8"/>
    <w:rsid w:val="00247EFF"/>
    <w:rsid w:val="002B6EF8"/>
    <w:rsid w:val="002E137A"/>
    <w:rsid w:val="003729CB"/>
    <w:rsid w:val="00387FAD"/>
    <w:rsid w:val="003A0181"/>
    <w:rsid w:val="003A7B13"/>
    <w:rsid w:val="003C14BD"/>
    <w:rsid w:val="003D3B70"/>
    <w:rsid w:val="003F7331"/>
    <w:rsid w:val="004126DE"/>
    <w:rsid w:val="00450CAF"/>
    <w:rsid w:val="00501B35"/>
    <w:rsid w:val="00537754"/>
    <w:rsid w:val="00576B5E"/>
    <w:rsid w:val="005A3EFE"/>
    <w:rsid w:val="00636A15"/>
    <w:rsid w:val="00655341"/>
    <w:rsid w:val="00674285"/>
    <w:rsid w:val="0077553C"/>
    <w:rsid w:val="00831991"/>
    <w:rsid w:val="00850672"/>
    <w:rsid w:val="008C2DF8"/>
    <w:rsid w:val="009A5B79"/>
    <w:rsid w:val="00AA30C0"/>
    <w:rsid w:val="00B82D80"/>
    <w:rsid w:val="00C61D51"/>
    <w:rsid w:val="00C67915"/>
    <w:rsid w:val="00C76583"/>
    <w:rsid w:val="00CD6D19"/>
    <w:rsid w:val="00D72020"/>
    <w:rsid w:val="00DF1CFA"/>
    <w:rsid w:val="00DF23D1"/>
    <w:rsid w:val="00E72318"/>
    <w:rsid w:val="00ED75D1"/>
    <w:rsid w:val="00F403B0"/>
    <w:rsid w:val="00F64D5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ac13</b:Tag>
    <b:SourceType>Film</b:SourceType>
    <b:Guid>{1405D3B5-BECE-4567-A384-2F4BBC5DD972}</b:Guid>
    <b:Title>Tough guise 2 : violence, manhood &amp; American culture</b:Title>
    <b:Year>2013</b:Year>
    <b:Author>
      <b:Author>
        <b:NameList>
          <b:Person>
            <b:Last>Earp</b:Last>
            <b:First>Jeremy</b:First>
          </b:Person>
          <b:Person>
            <b:Last>Katz</b:Last>
            <b:First>Jackson</b:First>
          </b:Person>
          <b:Person>
            <b:Last>Young</b:Last>
            <b:First>Jason</b:First>
            <b:Middle>T</b:Middle>
          </b:Person>
          <b:Person>
            <b:Last>Jhally</b:Last>
            <b:First>Sut</b:First>
          </b:Person>
          <b:Person>
            <b:Last>Rabinovitz</b:Last>
            <b:First>David</b:First>
          </b:Person>
        </b:NameList>
      </b:Author>
      <b:Director>
        <b:NameList>
          <b:Person>
            <b:Last>Jackson Katz</b:Last>
            <b:First>Jason</b:First>
            <b:Middle>Young, Jeremy Earp, Sut Jhally</b:Middle>
          </b:Person>
        </b:NameList>
      </b:Director>
    </b:Author>
    <b:CountryRegion>Northampton, MA</b:CountryRegion>
    <b:Distributor>Media Education Foundation, [2013] ©2013</b:Distributor>
    <b:RefOrder>2</b:RefOrder>
  </b:Source>
  <b:Source>
    <b:Tag>Zin02</b:Tag>
    <b:SourceType>InternetSite</b:SourceType>
    <b:Guid>{3CD6372C-BD21-4107-A2A2-A57235FD5C86}</b:Guid>
    <b:Title> Don't Blame the Eater</b:Title>
    <b:Year>2002</b:Year>
    <b:Author>
      <b:Author>
        <b:NameList>
          <b:Person>
            <b:Last>Zinczenko</b:Last>
            <b:First>David</b:First>
          </b:Person>
        </b:NameList>
      </b:Author>
    </b:Author>
    <b:Month>November</b:Month>
    <b:Day>23</b:Day>
    <b:InternetSiteTitle>The New York Times</b:InternetSiteTitle>
    <b:ProductionCompany>© 2019 The New York Times Company</b:ProductionCompany>
    <b:URL>https://www.nytimes.com/2002/11/23/opinion/don-t-blame-the-eater.html</b:URL>
    <b:RefOrder>3</b:RefOrder>
  </b:Source>
  <b:Source>
    <b:Tag>Zai98</b:Tag>
    <b:SourceType>Film</b:SourceType>
    <b:Guid>{F16B29AE-05AA-4023-84FB-2C556C7164DE}</b:Guid>
    <b:Title>A Civil Action</b:Title>
    <b:Year>1998</b:Year>
    <b:Author>
      <b:Director>
        <b:NameList>
          <b:Person>
            <b:Last>Zaillian</b:Last>
            <b:First>Steven</b:First>
          </b:Person>
        </b:NameList>
      </b:Director>
      <b:Writer>
        <b:NameList>
          <b:Person>
            <b:Last>Zaillian</b:Last>
            <b:First>Steven</b:First>
          </b:Person>
        </b:NameList>
      </b:Writer>
    </b:Author>
    <b:ProductionCompany>Touchstone Pictures, Paramount Pictures</b:ProductionCompany>
    <b:Distributor>Buena Vista Pictures</b:Distributor>
    <b:RefOrder>4</b:RefOrder>
  </b:Source>
  <b:Source>
    <b:Tag>Sch05</b:Tag>
    <b:SourceType>Film</b:SourceType>
    <b:Guid>{9D7F2065-85A1-43B4-91AF-397F31FDEB17}</b:Guid>
    <b:Title>Everything Is Illuminated</b:Title>
    <b:Year>2005</b:Year>
    <b:Author>
      <b:Director>
        <b:NameList>
          <b:Person>
            <b:Last>Schreiber</b:Last>
            <b:First>Liev</b:First>
          </b:Person>
        </b:NameList>
      </b:Director>
    </b:Author>
    <b:ProductionCompany>Liev Schreiber</b:ProductionCompany>
    <b:CountryRegion>United States</b:CountryRegion>
    <b:Distributor>Warner Independent Pictures</b:Distribut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16D2E6-CAD3-49C3-97CA-089B8479F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310</Words>
  <Characters>747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6T08:21:00Z</dcterms:created>
  <dcterms:modified xsi:type="dcterms:W3CDTF">2019-12-16T08:2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V6ig9IJ"/&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